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10B58EE"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 xml:space="preserve">Introduce sector and wedge idea, large and small, quadruplet </w:t>
      </w:r>
      <w:proofErr w:type="gramStart"/>
      <w:r>
        <w:t>type</w:t>
      </w:r>
      <w:proofErr w:type="gramEnd"/>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4BCD11A4" w:rsidR="00A10872" w:rsidRDefault="00A10872" w:rsidP="00DF0A99">
      <w:pPr>
        <w:pStyle w:val="ListParagraph"/>
        <w:numPr>
          <w:ilvl w:val="1"/>
          <w:numId w:val="1"/>
        </w:numPr>
      </w:pPr>
      <w:r>
        <w:t xml:space="preserve">Creation of clusters to extract position on each </w:t>
      </w:r>
      <w:proofErr w:type="gramStart"/>
      <w:r>
        <w:t>layer</w:t>
      </w:r>
      <w:proofErr w:type="gramEnd"/>
    </w:p>
    <w:p w14:paraId="63599CE2" w14:textId="36F03272"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55B0F4E" w14:textId="4367BFE0" w:rsidR="00DF0A99" w:rsidRDefault="00DF0A99" w:rsidP="00DF0A99">
      <w:pPr>
        <w:pStyle w:val="ListParagraph"/>
        <w:numPr>
          <w:ilvl w:val="1"/>
          <w:numId w:val="1"/>
        </w:numPr>
      </w:pPr>
      <w:r>
        <w:t xml:space="preserve">Etching strip pattern </w:t>
      </w:r>
      <w:r>
        <w:sym w:font="Wingdings" w:char="F0E0"/>
      </w:r>
      <w:r>
        <w:t xml:space="preserve"> distortion</w:t>
      </w:r>
    </w:p>
    <w:p w14:paraId="7E38DB9F" w14:textId="212C1380" w:rsidR="00487D78" w:rsidRDefault="00487D78" w:rsidP="00487D78">
      <w:pPr>
        <w:pStyle w:val="ListParagraph"/>
        <w:numPr>
          <w:ilvl w:val="1"/>
          <w:numId w:val="1"/>
        </w:numPr>
      </w:pPr>
      <w:r>
        <w:t>Briefly point to Carlson’s thesis for CMM misalignment model, although simple offset and rotation model is often used as base</w:t>
      </w:r>
      <w:r w:rsidR="00AB4A62">
        <w:fldChar w:fldCharType="begin"/>
      </w:r>
      <w:r w:rsidR="00345164">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genre":"Thesis","language":"en","note":"Accepted: 2019-07-16T17:20:40Z","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rsidR="00AB4A62">
        <w:fldChar w:fldCharType="separate"/>
      </w:r>
      <w:r w:rsidR="00AB4A62" w:rsidRPr="00AB4A62">
        <w:rPr>
          <w:rFonts w:ascii="Calibri" w:hAnsi="Calibri" w:cs="Calibri"/>
          <w:szCs w:val="24"/>
        </w:rPr>
        <w:t> [5]</w:t>
      </w:r>
      <w:r w:rsidR="00AB4A62">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09CFC7AA" w14:textId="7FC8F324" w:rsidR="00C268CF" w:rsidRPr="00191042" w:rsidRDefault="00C268CF" w:rsidP="00DF0A99">
      <w:pPr>
        <w:pStyle w:val="ListParagraph"/>
        <w:numPr>
          <w:ilvl w:val="1"/>
          <w:numId w:val="1"/>
        </w:numPr>
      </w:pPr>
      <w:r w:rsidRPr="00191042">
        <w:t>Where can I cite uncertainties of brasses and microscope method and why they aren’t good enough alone?</w:t>
      </w:r>
      <w:r w:rsidR="001A3A36" w:rsidRPr="00191042">
        <w:t xml:space="preserve"> </w:t>
      </w:r>
      <w:r w:rsidR="001A3A36" w:rsidRPr="00191042">
        <w:sym w:font="Wingdings" w:char="F0E0"/>
      </w:r>
      <w:r w:rsidR="001A3A36" w:rsidRPr="00191042">
        <w:t xml:space="preserve"> Benoit, JINST, “why we use </w:t>
      </w:r>
      <w:proofErr w:type="spellStart"/>
      <w:r w:rsidR="001A3A36" w:rsidRPr="00191042">
        <w:t>xray</w:t>
      </w:r>
      <w:proofErr w:type="spellEnd"/>
      <w:r w:rsidR="001A3A36" w:rsidRPr="00191042">
        <w:t xml:space="preserve"> sentence”, misalignments exist is </w:t>
      </w:r>
      <w:proofErr w:type="gramStart"/>
      <w:r w:rsidR="001A3A36" w:rsidRPr="00191042">
        <w:t>enough</w:t>
      </w:r>
      <w:proofErr w:type="gramEnd"/>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t>
      </w:r>
      <w:proofErr w:type="gramStart"/>
      <w:r>
        <w:t>wedge</w:t>
      </w:r>
      <w:proofErr w:type="gramEnd"/>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w:t>
      </w:r>
      <w:proofErr w:type="gramStart"/>
      <w:r w:rsidR="00354D68">
        <w:rPr>
          <w:u w:val="single"/>
        </w:rPr>
        <w:t>rays</w:t>
      </w:r>
      <w:proofErr w:type="gramEnd"/>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1F8641D7"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32FC4454" w14:textId="18F1549A" w:rsidR="00345164" w:rsidRPr="00191042" w:rsidRDefault="00345164" w:rsidP="00725B87">
      <w:pPr>
        <w:pStyle w:val="ListParagraph"/>
        <w:numPr>
          <w:ilvl w:val="0"/>
          <w:numId w:val="1"/>
        </w:numPr>
      </w:pPr>
      <w:r w:rsidRPr="00191042">
        <w:t>2900V for construction defects (?), 3100V for pad efficiency</w:t>
      </w:r>
      <w:r w:rsidR="00686C62" w:rsidRPr="00191042">
        <w:t xml:space="preserve"> cite?</w:t>
      </w:r>
      <w:r w:rsidR="001A3A36" w:rsidRPr="00191042">
        <w:t xml:space="preserve"> </w:t>
      </w:r>
      <w:r w:rsidR="001A3A36" w:rsidRPr="00191042">
        <w:sym w:font="Wingdings" w:char="F0E0"/>
      </w:r>
      <w:r w:rsidR="001A3A36" w:rsidRPr="00191042">
        <w:t xml:space="preserve"> Don’t need to </w:t>
      </w:r>
      <w:proofErr w:type="gramStart"/>
      <w:r w:rsidR="001A3A36" w:rsidRPr="00191042">
        <w:t>mention</w:t>
      </w:r>
      <w:proofErr w:type="gramEnd"/>
    </w:p>
    <w:p w14:paraId="657EE86F" w14:textId="79C32769" w:rsidR="00345164" w:rsidRDefault="00345164" w:rsidP="00725B87">
      <w:pPr>
        <w:pStyle w:val="ListParagraph"/>
        <w:numPr>
          <w:ilvl w:val="0"/>
          <w:numId w:val="1"/>
        </w:numPr>
      </w:pPr>
      <w:r>
        <w:t>Could show efficiency of strips at 3100V here to introduce the idea of wire supports</w:t>
      </w:r>
      <w:r w:rsidR="001A3A36">
        <w:t xml:space="preserve"> </w:t>
      </w:r>
      <w:r w:rsidR="001A3A36">
        <w:sym w:font="Wingdings" w:char="F0E0"/>
      </w:r>
      <w:r w:rsidR="001A3A36">
        <w:t xml:space="preserve"> Instead use mechanical design </w:t>
      </w:r>
      <w:proofErr w:type="gramStart"/>
      <w:r w:rsidR="001A3A36">
        <w:t>schematic</w:t>
      </w:r>
      <w:proofErr w:type="gramEnd"/>
    </w:p>
    <w:p w14:paraId="3B38C765" w14:textId="5DFC7BC6" w:rsidR="00345164" w:rsidRDefault="00345164" w:rsidP="00345164">
      <w:pPr>
        <w:rPr>
          <w:u w:val="single"/>
        </w:rPr>
      </w:pPr>
      <w:proofErr w:type="spellStart"/>
      <w:r>
        <w:rPr>
          <w:u w:val="single"/>
        </w:rPr>
        <w:lastRenderedPageBreak/>
        <w:t>Cosmics</w:t>
      </w:r>
      <w:proofErr w:type="spellEnd"/>
      <w:r>
        <w:rPr>
          <w:u w:val="single"/>
        </w:rPr>
        <w:t xml:space="preserve"> data and alignment studies</w:t>
      </w:r>
    </w:p>
    <w:p w14:paraId="3A25404F" w14:textId="794C9B46" w:rsidR="00345164" w:rsidRPr="00345164" w:rsidRDefault="00345164" w:rsidP="00345164">
      <w:pPr>
        <w:pStyle w:val="ListParagraph"/>
        <w:numPr>
          <w:ilvl w:val="0"/>
          <w:numId w:val="1"/>
        </w:numPr>
        <w:rPr>
          <w:u w:val="single"/>
        </w:rPr>
      </w:pPr>
      <w:r>
        <w:t>Relative coordinate system only</w:t>
      </w:r>
    </w:p>
    <w:p w14:paraId="0AEDC525" w14:textId="308EA66C"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w:t>
      </w:r>
      <w:proofErr w:type="gramStart"/>
      <w:r w:rsidR="003772FB">
        <w:t>fit</w:t>
      </w:r>
      <w:proofErr w:type="gramEnd"/>
    </w:p>
    <w:p w14:paraId="1FBFF8BF" w14:textId="6915207A" w:rsidR="00345164" w:rsidRPr="00A10872" w:rsidRDefault="00345164" w:rsidP="00345164">
      <w:pPr>
        <w:pStyle w:val="ListParagraph"/>
        <w:numPr>
          <w:ilvl w:val="0"/>
          <w:numId w:val="1"/>
        </w:numPr>
        <w:rPr>
          <w:u w:val="single"/>
        </w:rPr>
      </w:pPr>
      <w:r>
        <w:t>Misalignments cause systematic shifts of the residual</w:t>
      </w:r>
      <w:r w:rsidR="00A10872">
        <w:fldChar w:fldCharType="begin"/>
      </w:r>
      <w:r w:rsidR="00A10872">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6A8BDAA9" w14:textId="56427B09"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 reference to appendix C: why 10 cm is an appropriate bin </w:t>
      </w:r>
      <w:proofErr w:type="gramStart"/>
      <w:r w:rsidR="003772FB">
        <w:t>size</w:t>
      </w:r>
      <w:proofErr w:type="gramEnd"/>
    </w:p>
    <w:p w14:paraId="2A061344" w14:textId="0674ECCA" w:rsidR="008A339D" w:rsidRPr="008A339D" w:rsidRDefault="00A10872" w:rsidP="008A339D">
      <w:pPr>
        <w:pStyle w:val="ListParagraph"/>
        <w:numPr>
          <w:ilvl w:val="0"/>
          <w:numId w:val="1"/>
        </w:numPr>
        <w:rPr>
          <w:u w:val="single"/>
        </w:rPr>
      </w:pPr>
      <w:r>
        <w:t xml:space="preserve">Show num entries TH2F to see connection with patterns due to hodoscope acceptance angle and wire support positions on three involved </w:t>
      </w:r>
      <w:proofErr w:type="gramStart"/>
      <w:r>
        <w:t>layers</w:t>
      </w:r>
      <w:proofErr w:type="gramEnd"/>
    </w:p>
    <w:p w14:paraId="73ADAA56" w14:textId="04332600" w:rsidR="008A339D" w:rsidRDefault="008A339D" w:rsidP="008A339D">
      <w:pPr>
        <w:rPr>
          <w:i/>
          <w:iCs/>
        </w:rPr>
      </w:pPr>
      <w:r w:rsidRPr="008A339D">
        <w:rPr>
          <w:i/>
          <w:iCs/>
        </w:rPr>
        <w:t>Other possible validation studies: DNL, track angle, area bin size</w:t>
      </w:r>
    </w:p>
    <w:p w14:paraId="39457291" w14:textId="647647AC" w:rsidR="00710675" w:rsidRPr="008A339D" w:rsidRDefault="00710675" w:rsidP="008A339D">
      <w:pPr>
        <w:rPr>
          <w:i/>
          <w:iCs/>
        </w:rPr>
      </w:pPr>
      <w:proofErr w:type="spellStart"/>
      <w:r>
        <w:rPr>
          <w:i/>
          <w:iCs/>
        </w:rPr>
        <w:t>Resplots</w:t>
      </w:r>
      <w:proofErr w:type="spellEnd"/>
      <w:r>
        <w:rPr>
          <w:i/>
          <w:iCs/>
        </w:rPr>
        <w:t xml:space="preserve"> idea: </w:t>
      </w:r>
      <w:r w:rsidRPr="00710675">
        <w:rPr>
          <w:i/>
          <w:iCs/>
        </w:rPr>
        <w:t>Hollow black square highlighting alignment platform on TH2Fs to foreshadow</w:t>
      </w:r>
      <w:r w:rsidR="00DC0866">
        <w:rPr>
          <w:i/>
          <w:iCs/>
        </w:rPr>
        <w:t>?</w:t>
      </w:r>
    </w:p>
    <w:p w14:paraId="482BDB9E" w14:textId="4C0EB4F0" w:rsidR="00C268CF" w:rsidRPr="00C268CF" w:rsidRDefault="00C268CF" w:rsidP="00C268CF">
      <w:pPr>
        <w:rPr>
          <w:u w:val="single"/>
        </w:rPr>
      </w:pPr>
      <w:r w:rsidRPr="00C268CF">
        <w:rPr>
          <w:u w:val="single"/>
        </w:rPr>
        <w:t xml:space="preserve">The </w:t>
      </w:r>
      <w:proofErr w:type="spellStart"/>
      <w:r w:rsidRPr="00C268CF">
        <w:rPr>
          <w:u w:val="single"/>
        </w:rPr>
        <w:t>xray</w:t>
      </w:r>
      <w:proofErr w:type="spellEnd"/>
      <w:r w:rsidRPr="00C268CF">
        <w:rPr>
          <w:u w:val="single"/>
        </w:rPr>
        <w:t xml:space="preserve"> method </w:t>
      </w:r>
      <w:r w:rsidRPr="00C268CF">
        <w:rPr>
          <w:u w:val="single"/>
        </w:rPr>
        <w:fldChar w:fldCharType="begin"/>
      </w:r>
      <w:r w:rsidRPr="00C268CF">
        <w:rPr>
          <w:u w:val="single"/>
        </w:rPr>
        <w:instrText xml:space="preserve"> ADDIN ZOTERO_ITEM CSL_CITATION {"citationID":"izBPK0tR","properties":{"formattedCitation":"\\uc0\\u160{}[8]","plainCitation":" [8]","noteIndex":0},"citationItems":[{"id":714,"uris":["http://zotero.org/users/4348135/items/BUGBVFP7"],"uri":["http://zotero.org/users/4348135/items/BUGBVFP7"],"itemData":{"id":714,"type":"article-journal","container-title":"Journal of Instrumentation","DOI":"10.1088/1748-0221/15/07/C07013","ISSN":"1748-0221","issue":"07","journalAbbreviation":"J. Inst.","language":"en","page":"C07013-C07013","source":"DOI.org (Crossref)","title":"Precision survey of the readout strips of small-strip Thin Gap Chambers using X-rays for the muon spectrometer upgrade of the ATLAS experiment","volume":"15","author":[{"family":"Lefebvre","given":"B."}],"issued":{"date-parts":[["2020",7,9]]}}}],"schema":"https://github.com/citation-style-language/schema/raw/master/csl-citation.json"} </w:instrText>
      </w:r>
      <w:r w:rsidRPr="00C268CF">
        <w:rPr>
          <w:u w:val="single"/>
        </w:rPr>
        <w:fldChar w:fldCharType="separate"/>
      </w:r>
      <w:r w:rsidRPr="00C268CF">
        <w:rPr>
          <w:rFonts w:ascii="Calibri" w:hAnsi="Calibri" w:cs="Calibri"/>
          <w:szCs w:val="24"/>
          <w:u w:val="single"/>
        </w:rPr>
        <w:t> [8]</w:t>
      </w:r>
      <w:r w:rsidRPr="00C268CF">
        <w:rPr>
          <w:u w:val="single"/>
        </w:rPr>
        <w:fldChar w:fldCharType="end"/>
      </w:r>
      <w:r w:rsidR="007F22BA">
        <w:rPr>
          <w:u w:val="single"/>
        </w:rPr>
        <w:t xml:space="preserve"> – CHAP3</w:t>
      </w:r>
    </w:p>
    <w:p w14:paraId="2080426B" w14:textId="66C1F151" w:rsidR="00C268CF" w:rsidRDefault="00C268CF" w:rsidP="00C268CF">
      <w:pPr>
        <w:pStyle w:val="ListParagraph"/>
        <w:numPr>
          <w:ilvl w:val="0"/>
          <w:numId w:val="1"/>
        </w:numPr>
      </w:pPr>
      <w:r>
        <w:t xml:space="preserve">Transition: The position of each strip in ATLAS must be known to within 100um. The alignment platforms are able to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w:t>
      </w:r>
      <w:proofErr w:type="gramStart"/>
      <w:r>
        <w:t>surface</w:t>
      </w:r>
      <w:proofErr w:type="gramEnd"/>
    </w:p>
    <w:p w14:paraId="3BBF15B9" w14:textId="557FBCF1" w:rsidR="00C268CF" w:rsidRDefault="00C268CF" w:rsidP="00C268CF">
      <w:pPr>
        <w:pStyle w:val="ListParagraph"/>
        <w:numPr>
          <w:ilvl w:val="0"/>
          <w:numId w:val="1"/>
        </w:numPr>
      </w:pPr>
      <w:r>
        <w:t xml:space="preserve">Assembled </w:t>
      </w:r>
      <w:proofErr w:type="gramStart"/>
      <w:r>
        <w:t>wedges</w:t>
      </w:r>
      <w:proofErr w:type="gramEnd"/>
    </w:p>
    <w:p w14:paraId="65A10EF6" w14:textId="116A0EFB" w:rsidR="00C268CF" w:rsidRDefault="00C268CF" w:rsidP="00C268CF">
      <w:pPr>
        <w:pStyle w:val="ListParagraph"/>
        <w:numPr>
          <w:ilvl w:val="0"/>
          <w:numId w:val="1"/>
        </w:numPr>
      </w:pPr>
      <w:r>
        <w:t>Source plates provide coordinate system</w:t>
      </w:r>
      <w:r w:rsidR="001A3A36">
        <w:br/>
        <w:t xml:space="preserve">^^^ These bullets may be duplication, shorten as </w:t>
      </w:r>
      <w:proofErr w:type="gramStart"/>
      <w:r w:rsidR="001A3A36">
        <w:t>required</w:t>
      </w:r>
      <w:proofErr w:type="gramEnd"/>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w:t>
      </w:r>
      <w:proofErr w:type="gramStart"/>
      <w:r>
        <w:t>rays</w:t>
      </w:r>
      <w:proofErr w:type="gramEnd"/>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6D51240E" w:rsidR="00C268CF" w:rsidRPr="00191042" w:rsidRDefault="00C268CF" w:rsidP="00C268CF">
      <w:pPr>
        <w:pStyle w:val="ListParagraph"/>
        <w:numPr>
          <w:ilvl w:val="0"/>
          <w:numId w:val="1"/>
        </w:numPr>
      </w:pPr>
      <w:r w:rsidRPr="00191042">
        <w:t xml:space="preserve">Reported uncertainties of 20 um, systematic uncertainties of 120 um. How do I cite this? </w:t>
      </w:r>
      <w:r w:rsidR="008A339D" w:rsidRPr="00191042">
        <w:t>“Private communication”</w:t>
      </w:r>
      <w:r w:rsidR="00191042">
        <w:t xml:space="preserve"> and point to </w:t>
      </w:r>
      <w:proofErr w:type="gramStart"/>
      <w:r w:rsidR="00191042">
        <w:t>JINST</w:t>
      </w:r>
      <w:proofErr w:type="gramEnd"/>
    </w:p>
    <w:p w14:paraId="5B785DA3" w14:textId="4951D106" w:rsidR="00710675" w:rsidRDefault="00710675" w:rsidP="00C268CF">
      <w:pPr>
        <w:pStyle w:val="ListParagraph"/>
        <w:numPr>
          <w:ilvl w:val="0"/>
          <w:numId w:val="1"/>
        </w:numPr>
      </w:pPr>
      <w:r>
        <w:t xml:space="preserve">Since these parameters will be used to calculate the as-built misalignment model to locate strips in ATLAS, they should be </w:t>
      </w:r>
      <w:proofErr w:type="gramStart"/>
      <w:r>
        <w:t>verified</w:t>
      </w:r>
      <w:proofErr w:type="gramEnd"/>
    </w:p>
    <w:p w14:paraId="0342EFFF" w14:textId="7F4B3C82" w:rsidR="00686C62" w:rsidRDefault="00686C62" w:rsidP="00686C62">
      <w:pPr>
        <w:rPr>
          <w:u w:val="single"/>
        </w:rPr>
      </w:pPr>
      <w:r>
        <w:rPr>
          <w:u w:val="single"/>
        </w:rPr>
        <w:t>Comparison results</w:t>
      </w:r>
      <w:r w:rsidR="007F22BA">
        <w:rPr>
          <w:u w:val="single"/>
        </w:rPr>
        <w:t xml:space="preserve"> – CHAP4</w:t>
      </w:r>
    </w:p>
    <w:p w14:paraId="619B8093" w14:textId="4A093379" w:rsidR="00686C62" w:rsidRDefault="00686C62" w:rsidP="00686C62">
      <w:pPr>
        <w:pStyle w:val="ListParagraph"/>
        <w:numPr>
          <w:ilvl w:val="0"/>
          <w:numId w:val="1"/>
        </w:numPr>
      </w:pPr>
      <w:r>
        <w:t>Presentation of theoretical method for comparison</w:t>
      </w:r>
    </w:p>
    <w:p w14:paraId="5E089022" w14:textId="3B921A51" w:rsidR="00686C62" w:rsidRDefault="00686C62" w:rsidP="00686C62">
      <w:pPr>
        <w:pStyle w:val="ListParagraph"/>
        <w:numPr>
          <w:ilvl w:val="0"/>
          <w:numId w:val="1"/>
        </w:numPr>
      </w:pPr>
      <w:r>
        <w:t xml:space="preserve">Show residual TH2Fs of QL2C04 for </w:t>
      </w:r>
      <w:proofErr w:type="spellStart"/>
      <w:r>
        <w:t>xray</w:t>
      </w:r>
      <w:proofErr w:type="spellEnd"/>
      <w:r>
        <w:t xml:space="preserve"> and </w:t>
      </w:r>
      <w:proofErr w:type="spellStart"/>
      <w:r>
        <w:t>cosmics</w:t>
      </w:r>
      <w:proofErr w:type="spellEnd"/>
      <w:r>
        <w:t xml:space="preserve"> (WNPPC plots)</w:t>
      </w:r>
    </w:p>
    <w:p w14:paraId="6F085962" w14:textId="2A877559" w:rsidR="00686C62" w:rsidRPr="00686C62" w:rsidRDefault="00686C62" w:rsidP="00686C62">
      <w:pPr>
        <w:pStyle w:val="ListParagraph"/>
        <w:numPr>
          <w:ilvl w:val="0"/>
          <w:numId w:val="1"/>
        </w:numPr>
      </w:pPr>
      <w:r>
        <w:t xml:space="preserve">Show scatter plot comparing the two for all tracking </w:t>
      </w:r>
      <w:proofErr w:type="gramStart"/>
      <w:r>
        <w:t>combinations</w:t>
      </w:r>
      <w:proofErr w:type="gramEnd"/>
    </w:p>
    <w:p w14:paraId="4E85756E" w14:textId="48010B18" w:rsidR="00686C62" w:rsidRPr="00686C62" w:rsidRDefault="00686C62" w:rsidP="00686C62">
      <w:pPr>
        <w:rPr>
          <w:u w:val="single"/>
        </w:rPr>
      </w:pPr>
      <w:r w:rsidRPr="00686C62">
        <w:rPr>
          <w:highlight w:val="yellow"/>
          <w:u w:val="single"/>
        </w:rPr>
        <w:t>Somehow show results for all McGill quadruplets??</w:t>
      </w:r>
      <w:r w:rsidR="007F22BA">
        <w:rPr>
          <w:u w:val="single"/>
        </w:rPr>
        <w:t xml:space="preserve"> </w:t>
      </w:r>
    </w:p>
    <w:p w14:paraId="70F6D766" w14:textId="77777777" w:rsidR="00686C62" w:rsidRPr="00686C62" w:rsidRDefault="00686C62" w:rsidP="00686C62">
      <w:pPr>
        <w:numPr>
          <w:ilvl w:val="0"/>
          <w:numId w:val="5"/>
        </w:numPr>
        <w:contextualSpacing/>
      </w:pPr>
      <w:r w:rsidRPr="00686C62">
        <w:t xml:space="preserve">Total percentage of x-ray survey tracks that agree with mean </w:t>
      </w:r>
      <w:proofErr w:type="spellStart"/>
      <w:r w:rsidRPr="00686C62">
        <w:t>cosmics</w:t>
      </w:r>
      <w:proofErr w:type="spellEnd"/>
      <w:r w:rsidRPr="00686C62">
        <w:t xml:space="preserve"> </w:t>
      </w:r>
      <w:proofErr w:type="gramStart"/>
      <w:r w:rsidRPr="00686C62">
        <w:t>residual</w:t>
      </w:r>
      <w:proofErr w:type="gramEnd"/>
    </w:p>
    <w:p w14:paraId="0B00EB92" w14:textId="5CE123C5" w:rsidR="00745BD5" w:rsidRDefault="00686C62" w:rsidP="00745BD5">
      <w:pPr>
        <w:numPr>
          <w:ilvl w:val="0"/>
          <w:numId w:val="5"/>
        </w:numPr>
        <w:contextualSpacing/>
      </w:pPr>
      <w:r w:rsidRPr="00686C62">
        <w:t xml:space="preserve">Histogram of difference between x-ray and cosmic residual (bin size 150 </w:t>
      </w:r>
      <w:proofErr w:type="gramStart"/>
      <w:r w:rsidRPr="00686C62">
        <w:t>um</w:t>
      </w:r>
      <w:proofErr w:type="gramEnd"/>
      <w:r w:rsidRPr="00686C62">
        <w:t xml:space="preserve"> might not show us much)</w:t>
      </w:r>
    </w:p>
    <w:p w14:paraId="442631FB" w14:textId="172A7623" w:rsidR="00191042" w:rsidRDefault="00191042" w:rsidP="00745BD5">
      <w:pPr>
        <w:numPr>
          <w:ilvl w:val="0"/>
          <w:numId w:val="5"/>
        </w:numPr>
        <w:contextualSpacing/>
      </w:pPr>
      <w:r>
        <w:t>For 1 combination, all QL2 data</w:t>
      </w:r>
    </w:p>
    <w:p w14:paraId="0420B9F6" w14:textId="77777777" w:rsidR="00745BD5" w:rsidRPr="00745BD5" w:rsidRDefault="00745BD5" w:rsidP="00745BD5">
      <w:pPr>
        <w:contextualSpacing/>
      </w:pPr>
    </w:p>
    <w:p w14:paraId="6DC748AC" w14:textId="0D297883" w:rsidR="00745BD5" w:rsidRPr="00745BD5" w:rsidRDefault="00745BD5" w:rsidP="00745BD5">
      <w:pPr>
        <w:rPr>
          <w:u w:val="single"/>
        </w:rPr>
      </w:pPr>
      <w:r w:rsidRPr="00745BD5">
        <w:rPr>
          <w:u w:val="single"/>
        </w:rPr>
        <w:lastRenderedPageBreak/>
        <w:t>Extension:</w:t>
      </w:r>
    </w:p>
    <w:p w14:paraId="113BD4C4" w14:textId="77777777" w:rsidR="00745BD5" w:rsidRDefault="00745BD5" w:rsidP="00745BD5">
      <w:pPr>
        <w:pStyle w:val="ListParagraph"/>
        <w:numPr>
          <w:ilvl w:val="0"/>
          <w:numId w:val="5"/>
        </w:numPr>
      </w:pPr>
      <w:r>
        <w:t xml:space="preserve">Apply analysis to as-built model </w:t>
      </w:r>
      <w:proofErr w:type="gramStart"/>
      <w:r>
        <w:t>validation</w:t>
      </w:r>
      <w:proofErr w:type="gramEnd"/>
    </w:p>
    <w:p w14:paraId="3F5E146E" w14:textId="77777777" w:rsidR="00745BD5" w:rsidRDefault="00745BD5" w:rsidP="00745BD5">
      <w:pPr>
        <w:pStyle w:val="ListParagraph"/>
        <w:numPr>
          <w:ilvl w:val="0"/>
          <w:numId w:val="5"/>
        </w:numPr>
      </w:pPr>
      <w:r>
        <w:t xml:space="preserve">Use data from other quads / </w:t>
      </w:r>
      <w:proofErr w:type="gramStart"/>
      <w:r>
        <w:t>countries</w:t>
      </w:r>
      <w:proofErr w:type="gramEnd"/>
    </w:p>
    <w:p w14:paraId="1742A6C4" w14:textId="77777777" w:rsidR="00745BD5" w:rsidRPr="00745BD5" w:rsidRDefault="00745BD5" w:rsidP="00745BD5">
      <w:pPr>
        <w:pStyle w:val="ListParagraph"/>
        <w:numPr>
          <w:ilvl w:val="0"/>
          <w:numId w:val="5"/>
        </w:numPr>
      </w:pPr>
      <w:r w:rsidRPr="00745BD5">
        <w:t>Cross check with Flores</w:t>
      </w:r>
    </w:p>
    <w:p w14:paraId="730468C5" w14:textId="768AB402" w:rsidR="00745BD5" w:rsidRDefault="00745BD5" w:rsidP="00745BD5">
      <w:pPr>
        <w:pStyle w:val="ListParagraph"/>
        <w:numPr>
          <w:ilvl w:val="0"/>
          <w:numId w:val="5"/>
        </w:numPr>
      </w:pPr>
      <w:r>
        <w:t xml:space="preserve">Use </w:t>
      </w:r>
      <w:proofErr w:type="spellStart"/>
      <w:r>
        <w:t>cosmics</w:t>
      </w:r>
      <w:proofErr w:type="spellEnd"/>
      <w:r>
        <w:t xml:space="preserve"> data as input to as-built model (constrained optimization of misalignment parameters, Paul)</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 xml:space="preserve">in the goal towards the as-built model, since it validates one of the key datasets used to derive the misalignment </w:t>
      </w:r>
      <w:proofErr w:type="gramStart"/>
      <w:r w:rsidR="00710675">
        <w:t>parameters</w:t>
      </w:r>
      <w:proofErr w:type="gramEnd"/>
    </w:p>
    <w:p w14:paraId="2DB602A3" w14:textId="1ADB7BD4" w:rsidR="00A10872" w:rsidRDefault="00A10872" w:rsidP="00A10872">
      <w:pPr>
        <w:rPr>
          <w:u w:val="single"/>
        </w:rPr>
      </w:pPr>
      <w:r>
        <w:rPr>
          <w:u w:val="single"/>
        </w:rPr>
        <w:t>Appendix A: residual histogram bin size</w:t>
      </w:r>
    </w:p>
    <w:p w14:paraId="712A253E" w14:textId="1E992A90" w:rsidR="00A10872" w:rsidRDefault="00A10872" w:rsidP="00A10872">
      <w:r>
        <w:t xml:space="preserve">To assign bin size, need uncertainty on </w:t>
      </w:r>
      <w:proofErr w:type="spellStart"/>
      <w:r>
        <w:t>cosmics</w:t>
      </w:r>
      <w:proofErr w:type="spellEnd"/>
      <w:r>
        <w:t xml:space="preserve"> residuals =&gt; clustering uncertainty</w:t>
      </w:r>
    </w:p>
    <w:p w14:paraId="75028A03" w14:textId="6EF07CAB"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45 um uncertainty on cluster </w:t>
      </w:r>
      <w:proofErr w:type="gramStart"/>
      <w:r>
        <w:t>position</w:t>
      </w:r>
      <w:proofErr w:type="gramEnd"/>
    </w:p>
    <w:p w14:paraId="1AEB9579" w14:textId="4FED6317" w:rsidR="00A10872" w:rsidRDefault="00A10872" w:rsidP="00A10872">
      <w:r>
        <w:t xml:space="preserve">Explain how this propagates mathematically to uncertainty on residuals of &lt; 100 um for interpolation </w:t>
      </w:r>
      <w:proofErr w:type="gramStart"/>
      <w:r>
        <w:t>combinations</w:t>
      </w:r>
      <w:proofErr w:type="gramEnd"/>
    </w:p>
    <w:p w14:paraId="60FF3A5A" w14:textId="477CA8B5" w:rsidR="003772FB" w:rsidRDefault="003772FB" w:rsidP="00A10872">
      <w:r>
        <w:t>Can also show there is no advantage in going smaller by adding plot comparing residual histogram bin size if desired</w:t>
      </w:r>
    </w:p>
    <w:p w14:paraId="2229944E" w14:textId="3821232A" w:rsidR="003772FB" w:rsidRDefault="003772FB" w:rsidP="00A10872">
      <w:pPr>
        <w:rPr>
          <w:lang w:val="fr-CA"/>
        </w:rPr>
      </w:pPr>
      <w:r w:rsidRPr="003772FB">
        <w:rPr>
          <w:u w:val="single"/>
          <w:lang w:val="fr-CA"/>
        </w:rPr>
        <w:t xml:space="preserve">Appendix B: </w:t>
      </w:r>
      <w:proofErr w:type="spellStart"/>
      <w:r w:rsidRPr="003772FB">
        <w:rPr>
          <w:u w:val="single"/>
          <w:lang w:val="fr-CA"/>
        </w:rPr>
        <w:t>Gaussian</w:t>
      </w:r>
      <w:proofErr w:type="spellEnd"/>
      <w:r w:rsidRPr="003772FB">
        <w:rPr>
          <w:u w:val="single"/>
          <w:lang w:val="fr-CA"/>
        </w:rPr>
        <w:t xml:space="preserve"> fit vs</w:t>
      </w:r>
      <w:r>
        <w:rPr>
          <w:u w:val="single"/>
          <w:lang w:val="fr-CA"/>
        </w:rPr>
        <w:t xml:space="preserve"> double </w:t>
      </w:r>
      <w:proofErr w:type="spellStart"/>
      <w:r>
        <w:rPr>
          <w:u w:val="single"/>
          <w:lang w:val="fr-CA"/>
        </w:rPr>
        <w:t>gaussian</w:t>
      </w:r>
      <w:proofErr w:type="spellEnd"/>
      <w:r>
        <w:rPr>
          <w:u w:val="single"/>
          <w:lang w:val="fr-CA"/>
        </w:rPr>
        <w:t xml:space="preserve"> fit</w:t>
      </w:r>
    </w:p>
    <w:p w14:paraId="6A4ED6A0" w14:textId="4F76F238" w:rsidR="003772FB" w:rsidRDefault="003772FB" w:rsidP="00A10872">
      <w:r w:rsidRPr="003772FB">
        <w:t>Show the scatter pl</w:t>
      </w:r>
      <w:r>
        <w:t xml:space="preserve">ot you made to prove a Gaussian fit is sufficient and fails less </w:t>
      </w:r>
      <w:proofErr w:type="gramStart"/>
      <w:r>
        <w:t>often</w:t>
      </w:r>
      <w:proofErr w:type="gramEnd"/>
    </w:p>
    <w:p w14:paraId="2137220A" w14:textId="3FA53EEF" w:rsidR="003772FB" w:rsidRDefault="003772FB" w:rsidP="00A10872">
      <w:pPr>
        <w:rPr>
          <w:u w:val="single"/>
        </w:rPr>
      </w:pPr>
      <w:r>
        <w:rPr>
          <w:u w:val="single"/>
        </w:rPr>
        <w:t xml:space="preserve">Appendix C: Why 10 cm is an appropriate bin </w:t>
      </w:r>
      <w:proofErr w:type="gramStart"/>
      <w:r>
        <w:rPr>
          <w:u w:val="single"/>
        </w:rPr>
        <w:t>size</w:t>
      </w:r>
      <w:proofErr w:type="gramEnd"/>
    </w:p>
    <w:p w14:paraId="26721972" w14:textId="2FA0B64B" w:rsidR="002A604D" w:rsidRPr="006D6EB0" w:rsidRDefault="003772FB">
      <w:r>
        <w:t xml:space="preserve">Can show rough calculation of scale on which alignments </w:t>
      </w:r>
      <w:proofErr w:type="gramStart"/>
      <w:r>
        <w:t>change</w:t>
      </w:r>
      <w:proofErr w:type="gramEnd"/>
    </w:p>
    <w:sectPr w:rsidR="002A604D" w:rsidRPr="006D6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146431"/>
    <w:rsid w:val="00191042"/>
    <w:rsid w:val="001A3A36"/>
    <w:rsid w:val="001C6B2D"/>
    <w:rsid w:val="00223AF2"/>
    <w:rsid w:val="002A604D"/>
    <w:rsid w:val="002C409A"/>
    <w:rsid w:val="00345164"/>
    <w:rsid w:val="00354D68"/>
    <w:rsid w:val="003772FB"/>
    <w:rsid w:val="003A17F5"/>
    <w:rsid w:val="00487D78"/>
    <w:rsid w:val="0058264E"/>
    <w:rsid w:val="006001AC"/>
    <w:rsid w:val="00601946"/>
    <w:rsid w:val="00686C62"/>
    <w:rsid w:val="00691905"/>
    <w:rsid w:val="006D6EB0"/>
    <w:rsid w:val="006F1032"/>
    <w:rsid w:val="00710675"/>
    <w:rsid w:val="00725B87"/>
    <w:rsid w:val="007413C8"/>
    <w:rsid w:val="00745BD5"/>
    <w:rsid w:val="00757CFD"/>
    <w:rsid w:val="007F22BA"/>
    <w:rsid w:val="008671C2"/>
    <w:rsid w:val="008A339D"/>
    <w:rsid w:val="008B5004"/>
    <w:rsid w:val="008C66B3"/>
    <w:rsid w:val="00977193"/>
    <w:rsid w:val="00991399"/>
    <w:rsid w:val="00997A27"/>
    <w:rsid w:val="009C7452"/>
    <w:rsid w:val="00A10872"/>
    <w:rsid w:val="00AB4A62"/>
    <w:rsid w:val="00B471C5"/>
    <w:rsid w:val="00BB23CB"/>
    <w:rsid w:val="00C025F8"/>
    <w:rsid w:val="00C15335"/>
    <w:rsid w:val="00C268CF"/>
    <w:rsid w:val="00D31B04"/>
    <w:rsid w:val="00D5404E"/>
    <w:rsid w:val="00DA54C9"/>
    <w:rsid w:val="00DC0866"/>
    <w:rsid w:val="00DF0A99"/>
    <w:rsid w:val="00DF5EE7"/>
    <w:rsid w:val="00EA7F00"/>
    <w:rsid w:val="00EF6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semiHidden/>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0</TotalTime>
  <Pages>3</Pages>
  <Words>18519</Words>
  <Characters>105561</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26</cp:revision>
  <dcterms:created xsi:type="dcterms:W3CDTF">2021-02-03T14:43:00Z</dcterms:created>
  <dcterms:modified xsi:type="dcterms:W3CDTF">2021-05-1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XEO5qYf"/&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